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default" r:id="rId9"/>
          <w:footerReference w:type="default" r:id="rId10"/>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46984DC0" w14:textId="4F72B39E"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acoustic cues for </w:t>
      </w:r>
      <w:r w:rsidR="00C00534">
        <w:rPr>
          <w:rFonts w:ascii="Helvetica Neue" w:eastAsia="Helvetica Neue" w:hAnsi="Helvetica Neue" w:cs="Helvetica Neue"/>
          <w:b/>
          <w:color w:val="00629B"/>
          <w:sz w:val="18"/>
          <w:szCs w:val="18"/>
        </w:rPr>
        <w:t>sound source localization</w:t>
      </w:r>
      <w:r w:rsidRPr="00C00534">
        <w:rPr>
          <w:rFonts w:ascii="Helvetica Neue" w:eastAsia="Helvetica Neue" w:hAnsi="Helvetica Neue" w:cs="Helvetica Neue"/>
          <w:b/>
          <w:color w:val="00629B"/>
          <w:sz w:val="18"/>
          <w:szCs w:val="18"/>
        </w:rPr>
        <w:t>?</w:t>
      </w:r>
    </w:p>
    <w:p w14:paraId="37AE7BAB" w14:textId="1D246161" w:rsidR="00AE3921" w:rsidRPr="00C00534"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Importance of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pathway and </w:t>
      </w:r>
      <w:r w:rsidR="00C00534" w:rsidRPr="00C00534">
        <w:rPr>
          <w:rFonts w:ascii="Helvetica Neue" w:eastAsia="Helvetica Neue" w:hAnsi="Helvetica Neue" w:cs="Helvetica Neue"/>
          <w:b/>
          <w:color w:val="00629B"/>
          <w:sz w:val="18"/>
          <w:szCs w:val="18"/>
        </w:rPr>
        <w:t>impairment</w:t>
      </w:r>
      <w:r w:rsidR="00C00534">
        <w:rPr>
          <w:rFonts w:ascii="Helvetica Neue" w:eastAsia="Helvetica Neue" w:hAnsi="Helvetica Neue" w:cs="Helvetica Neue"/>
          <w:b/>
          <w:color w:val="00629B"/>
          <w:sz w:val="18"/>
          <w:szCs w:val="18"/>
        </w:rPr>
        <w:t>s</w:t>
      </w:r>
      <w:r w:rsidR="00C00534" w:rsidRPr="00C00534">
        <w:rPr>
          <w:rFonts w:ascii="Helvetica Neue" w:eastAsia="Helvetica Neue" w:hAnsi="Helvetica Neue" w:cs="Helvetica Neue"/>
          <w:b/>
          <w:color w:val="00629B"/>
          <w:sz w:val="18"/>
          <w:szCs w:val="18"/>
        </w:rPr>
        <w:t>?</w:t>
      </w:r>
    </w:p>
    <w:p w14:paraId="2F760B5E" w14:textId="1A96C513" w:rsidR="00AE3921" w:rsidRDefault="00AE3921" w:rsidP="00C00534">
      <w:pPr>
        <w:pStyle w:val="ListParagraph"/>
        <w:numPr>
          <w:ilvl w:val="0"/>
          <w:numId w:val="7"/>
        </w:numPr>
        <w:pBdr>
          <w:top w:val="nil"/>
          <w:left w:val="nil"/>
          <w:bottom w:val="nil"/>
          <w:right w:val="nil"/>
          <w:between w:val="nil"/>
        </w:pBdr>
        <w:spacing w:line="240" w:lineRule="auto"/>
        <w:ind w:leftChars="0" w:firstLineChars="0"/>
        <w:rPr>
          <w:rFonts w:ascii="Helvetica Neue" w:eastAsia="Helvetica Neue" w:hAnsi="Helvetica Neue" w:cs="Helvetica Neue"/>
          <w:b/>
          <w:color w:val="00629B"/>
          <w:sz w:val="18"/>
          <w:szCs w:val="18"/>
        </w:rPr>
      </w:pPr>
      <w:r w:rsidRPr="00C00534">
        <w:rPr>
          <w:rFonts w:ascii="Helvetica Neue" w:eastAsia="Helvetica Neue" w:hAnsi="Helvetica Neue" w:cs="Helvetica Neue"/>
          <w:b/>
          <w:color w:val="00629B"/>
          <w:sz w:val="18"/>
          <w:szCs w:val="18"/>
        </w:rPr>
        <w:t xml:space="preserve">What are the methods of </w:t>
      </w:r>
      <w:r w:rsidR="00C00534" w:rsidRPr="00C00534">
        <w:rPr>
          <w:rFonts w:ascii="Helvetica Neue" w:eastAsia="Helvetica Neue" w:hAnsi="Helvetica Neue" w:cs="Helvetica Neue"/>
          <w:b/>
          <w:color w:val="00629B"/>
          <w:sz w:val="18"/>
          <w:szCs w:val="18"/>
        </w:rPr>
        <w:t>characterizing</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binaural</w:t>
      </w:r>
      <w:r w:rsidRPr="00C00534">
        <w:rPr>
          <w:rFonts w:ascii="Helvetica Neue" w:eastAsia="Helvetica Neue" w:hAnsi="Helvetica Neue" w:cs="Helvetica Neue"/>
          <w:b/>
          <w:color w:val="00629B"/>
          <w:sz w:val="18"/>
          <w:szCs w:val="18"/>
        </w:rPr>
        <w:t xml:space="preserve"> </w:t>
      </w:r>
      <w:r w:rsidR="00C00534" w:rsidRPr="00C00534">
        <w:rPr>
          <w:rFonts w:ascii="Helvetica Neue" w:eastAsia="Helvetica Neue" w:hAnsi="Helvetica Neue" w:cs="Helvetica Neue"/>
          <w:b/>
          <w:color w:val="00629B"/>
          <w:sz w:val="18"/>
          <w:szCs w:val="18"/>
        </w:rPr>
        <w:t>hearing</w:t>
      </w:r>
      <w:r w:rsidRPr="00C00534">
        <w:rPr>
          <w:rFonts w:ascii="Helvetica Neue" w:eastAsia="Helvetica Neue" w:hAnsi="Helvetica Neue" w:cs="Helvetica Neue"/>
          <w:b/>
          <w:color w:val="00629B"/>
          <w:sz w:val="18"/>
          <w:szCs w:val="18"/>
        </w:rPr>
        <w:t xml:space="preserve"> loss</w:t>
      </w:r>
      <w:r w:rsidR="007F001D">
        <w:rPr>
          <w:rFonts w:ascii="Helvetica Neue" w:eastAsia="Helvetica Neue" w:hAnsi="Helvetica Neue" w:cs="Helvetica Neue"/>
          <w:b/>
          <w:color w:val="00629B"/>
          <w:sz w:val="18"/>
          <w:szCs w:val="18"/>
        </w:rPr>
        <w:t>?</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 xml:space="preserve">Binaural hearing plays a crucial role in </w:t>
      </w:r>
      <w:r w:rsidRPr="00947FC9">
        <w:rPr>
          <w:color w:val="000000"/>
          <w:position w:val="0"/>
          <w:sz w:val="20"/>
          <w:szCs w:val="20"/>
        </w:rPr>
        <w:t>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Venturi(1976)  proved that ability to localize audio sources is the result of interaural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Rayleigh demonstrated that in addition to ILD the difference between the arrival of the sound at both ears namely interaural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search questions</w:t>
      </w:r>
    </w:p>
    <w:p w14:paraId="6B544644" w14:textId="77777777"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lastRenderedPageBreak/>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468501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CDU library</w:t>
      </w:r>
    </w:p>
    <w:p w14:paraId="70D568B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MDPI</w:t>
      </w:r>
    </w:p>
    <w:p w14:paraId="461EC63D"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ACM</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E26AE1"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  </w:t>
      </w:r>
      <w:proofErr w:type="spellStart"/>
      <w:r w:rsidRPr="00C246D5">
        <w:rPr>
          <w:color w:val="000000"/>
          <w:sz w:val="20"/>
          <w:szCs w:val="20"/>
        </w:rPr>
        <w:t>binural</w:t>
      </w:r>
      <w:proofErr w:type="spell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5D9A8ED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w:t>
      </w:r>
      <w:r w:rsidRPr="00D64478">
        <w:rPr>
          <w:color w:val="000000"/>
          <w:sz w:val="20"/>
          <w:szCs w:val="20"/>
        </w:rPr>
        <w:lastRenderedPageBreak/>
        <w:t>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11"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lastRenderedPageBreak/>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5"/>
        <w:gridCol w:w="978"/>
        <w:gridCol w:w="2578"/>
      </w:tblGrid>
      <w:tr w:rsidR="00D00067" w:rsidRPr="00D00067" w14:paraId="4E4A7F9F" w14:textId="77777777" w:rsidTr="00B31F5B">
        <w:trPr>
          <w:trHeight w:val="300"/>
        </w:trPr>
        <w:tc>
          <w:tcPr>
            <w:tcW w:w="975" w:type="dxa"/>
            <w:shd w:val="clear" w:color="auto" w:fill="auto"/>
            <w:noWrap/>
            <w:hideMark/>
          </w:tcPr>
          <w:p w14:paraId="4896192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12FFEDCE"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7F52AD55"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rant</w:t>
            </w:r>
            <w:proofErr w:type="spellEnd"/>
            <w:r w:rsidRPr="00D00067">
              <w:rPr>
                <w:rFonts w:ascii="Calibri" w:hAnsi="Calibri" w:cs="Calibri"/>
                <w:color w:val="000000"/>
                <w:position w:val="0"/>
                <w:sz w:val="16"/>
                <w:szCs w:val="16"/>
              </w:rPr>
              <w:t xml:space="preserve">, </w:t>
            </w:r>
            <w:proofErr w:type="spellStart"/>
            <w:r w:rsidRPr="00D00067">
              <w:rPr>
                <w:rFonts w:ascii="Calibri" w:hAnsi="Calibri" w:cs="Calibri"/>
                <w:color w:val="000000"/>
                <w:position w:val="0"/>
                <w:sz w:val="16"/>
                <w:szCs w:val="16"/>
              </w:rPr>
              <w:t>Nozza</w:t>
            </w:r>
            <w:proofErr w:type="spellEnd"/>
            <w:r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ore,</w:t>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Bernstein &amp; </w:t>
            </w:r>
            <w:proofErr w:type="spellStart"/>
            <w:r w:rsidRPr="00D00067">
              <w:rPr>
                <w:rFonts w:ascii="Calibri" w:hAnsi="Calibri" w:cs="Calibri"/>
                <w:color w:val="000000"/>
                <w:position w:val="0"/>
                <w:sz w:val="16"/>
                <w:szCs w:val="16"/>
              </w:rPr>
              <w:t>Trahiotis</w:t>
            </w:r>
            <w:proofErr w:type="spellEnd"/>
            <w:r w:rsidRPr="00D00067">
              <w:rPr>
                <w:rFonts w:ascii="Calibri" w:hAnsi="Calibri" w:cs="Calibri"/>
                <w:color w:val="000000"/>
                <w:position w:val="0"/>
                <w:sz w:val="16"/>
                <w:szCs w:val="16"/>
              </w:rPr>
              <w:t>,</w:t>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Kohlrausch</w:t>
            </w:r>
            <w:proofErr w:type="spellEnd"/>
            <w:r w:rsidRPr="00D00067">
              <w:rPr>
                <w:rFonts w:ascii="Calibri" w:hAnsi="Calibri" w:cs="Calibri"/>
                <w:color w:val="000000"/>
                <w:position w:val="0"/>
                <w:sz w:val="16"/>
                <w:szCs w:val="16"/>
              </w:rPr>
              <w:t>, 1986</w:t>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69DEA2CA"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Pr>
          <w:color w:val="000000"/>
          <w:sz w:val="20"/>
          <w:szCs w:val="20"/>
        </w:rPr>
        <w:instrText xml:space="preserve"> ADDIN ZOTERO_ITEM CSL_CITATION {"citationID":"y6PVBJw1","properties":{"formattedCitation":"[50]","plainCitation":"[50]","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Pr="00347F87">
        <w:rPr>
          <w:sz w:val="20"/>
        </w:rPr>
        <w:t>[50]</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45806813"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347F87">
        <w:rPr>
          <w:color w:val="000000"/>
          <w:sz w:val="20"/>
          <w:szCs w:val="20"/>
        </w:rPr>
        <w:instrText xml:space="preserve"> ADDIN ZOTERO_ITEM CSL_CITATION {"citationID":"2Rstnfyf","properties":{"formattedCitation":"[51]","plainCitation":"[51]","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347F87" w:rsidRPr="00347F87">
        <w:rPr>
          <w:sz w:val="20"/>
        </w:rPr>
        <w:t>[51]</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184AACD5"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347F87">
        <w:rPr>
          <w:color w:val="000000"/>
          <w:sz w:val="20"/>
          <w:szCs w:val="20"/>
        </w:rPr>
        <w:instrText xml:space="preserve"> ADDIN ZOTERO_ITEM CSL_CITATION {"citationID":"Z30TK8hX","properties":{"formattedCitation":"[52]","plainCitation":"[52]","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347F87" w:rsidRPr="00347F87">
        <w:rPr>
          <w:sz w:val="20"/>
        </w:rPr>
        <w:t>[52]</w:t>
      </w:r>
      <w:r>
        <w:rPr>
          <w:color w:val="000000"/>
          <w:sz w:val="20"/>
          <w:szCs w:val="20"/>
        </w:rPr>
        <w:fldChar w:fldCharType="end"/>
      </w:r>
    </w:p>
    <w:p w14:paraId="4F278936" w14:textId="04053B7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347F87">
        <w:rPr>
          <w:color w:val="000000"/>
          <w:sz w:val="20"/>
          <w:szCs w:val="20"/>
        </w:rPr>
        <w:instrText xml:space="preserve"> ADDIN ZOTERO_ITEM CSL_CITATION {"citationID":"K012uIQp","properties":{"formattedCitation":"[53]","plainCitation":"[53]","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347F87" w:rsidRPr="00347F87">
        <w:rPr>
          <w:sz w:val="20"/>
        </w:rPr>
        <w:t>[53]</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347F87">
        <w:rPr>
          <w:color w:val="000000"/>
          <w:sz w:val="20"/>
          <w:szCs w:val="20"/>
        </w:rPr>
        <w:instrText xml:space="preserve"> ADDIN ZOTERO_ITEM CSL_CITATION {"citationID":"xByySP7K","properties":{"formattedCitation":"[54]","plainCitation":"[54]","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347F87" w:rsidRPr="00347F87">
        <w:rPr>
          <w:sz w:val="20"/>
        </w:rPr>
        <w:t>[54]</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347F87">
        <w:rPr>
          <w:color w:val="000000"/>
          <w:sz w:val="20"/>
          <w:szCs w:val="20"/>
        </w:rPr>
        <w:instrText xml:space="preserve"> ADDIN ZOTERO_ITEM CSL_CITATION {"citationID":"NzUU8zzo","properties":{"formattedCitation":"[55]","plainCitation":"[55]","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347F87" w:rsidRPr="00347F87">
        <w:rPr>
          <w:sz w:val="20"/>
        </w:rPr>
        <w:t>[55]</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347F87">
        <w:rPr>
          <w:color w:val="000000"/>
          <w:sz w:val="20"/>
          <w:szCs w:val="20"/>
        </w:rPr>
        <w:instrText xml:space="preserve"> ADDIN ZOTERO_ITEM CSL_CITATION {"citationID":"agxRL9dK","properties":{"formattedCitation":"[56], [57]","plainCitation":"[56], [57]","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347F87" w:rsidRPr="00347F87">
        <w:rPr>
          <w:sz w:val="20"/>
        </w:rPr>
        <w:t>[56], [57]</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62F821B7"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proofErr w:type="gramStart"/>
      <w:r>
        <w:rPr>
          <w:color w:val="000000"/>
          <w:sz w:val="20"/>
          <w:szCs w:val="20"/>
        </w:rPr>
        <w:t>of  AEP</w:t>
      </w:r>
      <w:proofErr w:type="gramEnd"/>
      <w:r>
        <w:rPr>
          <w:color w:val="000000"/>
          <w:sz w:val="20"/>
          <w:szCs w:val="20"/>
        </w:rPr>
        <w:t xml:space="preserve"> </w:t>
      </w:r>
    </w:p>
    <w:p w14:paraId="64326629" w14:textId="4CB674AA"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347F87">
        <w:rPr>
          <w:color w:val="000000"/>
          <w:sz w:val="20"/>
          <w:szCs w:val="20"/>
        </w:rPr>
        <w:instrText xml:space="preserve"> ADDIN ZOTERO_ITEM CSL_CITATION {"citationID":"yDADbN59","properties":{"formattedCitation":"[58]","plainCitation":"[58]","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347F87" w:rsidRPr="00347F87">
        <w:rPr>
          <w:sz w:val="20"/>
        </w:rPr>
        <w:t>[58]</w:t>
      </w:r>
      <w:r>
        <w:rPr>
          <w:color w:val="000000"/>
          <w:sz w:val="20"/>
          <w:szCs w:val="20"/>
        </w:rPr>
        <w:fldChar w:fldCharType="end"/>
      </w:r>
      <w:r w:rsidRPr="00F71522">
        <w:rPr>
          <w:color w:val="000000"/>
          <w:sz w:val="20"/>
          <w:szCs w:val="20"/>
        </w:rPr>
        <w:t>.</w:t>
      </w:r>
    </w:p>
    <w:p w14:paraId="54C89675" w14:textId="291BA571"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 xml:space="preserve">Human frequency perception is based on Von Bekesy's travelling wave and neural phase locking, two physical </w:t>
      </w:r>
      <w:r w:rsidRPr="00EF46EC">
        <w:rPr>
          <w:color w:val="000000"/>
          <w:sz w:val="20"/>
          <w:szCs w:val="20"/>
        </w:rPr>
        <w:lastRenderedPageBreak/>
        <w:t>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347F87">
        <w:rPr>
          <w:color w:val="000000"/>
          <w:sz w:val="20"/>
          <w:szCs w:val="20"/>
        </w:rPr>
        <w:instrText xml:space="preserve"> ADDIN ZOTERO_ITEM CSL_CITATION {"citationID":"uyYJCBCt","properties":{"formattedCitation":"[59]","plainCitation":"[59]","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347F87" w:rsidRPr="00347F87">
        <w:rPr>
          <w:sz w:val="20"/>
        </w:rPr>
        <w:t>[59]</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4B9D1843"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347F87">
        <w:rPr>
          <w:color w:val="000000"/>
          <w:sz w:val="20"/>
          <w:szCs w:val="20"/>
        </w:rPr>
        <w:instrText xml:space="preserve"> ADDIN ZOTERO_ITEM CSL_CITATION {"citationID":"w2Ec4VLT","properties":{"formattedCitation":"[59]","plainCitation":"[59]","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347F87" w:rsidRPr="00347F87">
        <w:rPr>
          <w:sz w:val="20"/>
        </w:rPr>
        <w:t>[59]</w:t>
      </w:r>
      <w:r w:rsidR="00061F1F">
        <w:rPr>
          <w:color w:val="000000"/>
          <w:sz w:val="20"/>
          <w:szCs w:val="20"/>
        </w:rPr>
        <w:fldChar w:fldCharType="end"/>
      </w:r>
      <w:r w:rsidRPr="0023124D">
        <w:rPr>
          <w:color w:val="000000"/>
          <w:sz w:val="20"/>
          <w:szCs w:val="20"/>
        </w:rPr>
        <w:t>.</w:t>
      </w:r>
    </w:p>
    <w:p w14:paraId="1EF0422D" w14:textId="04159FE8"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347F87">
        <w:rPr>
          <w:color w:val="000000"/>
          <w:sz w:val="20"/>
          <w:szCs w:val="20"/>
        </w:rPr>
        <w:instrText xml:space="preserve"> ADDIN ZOTERO_ITEM CSL_CITATION {"citationID":"jiV9sY7Q","properties":{"formattedCitation":"[60], [61]","plainCitation":"[60], [61]","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347F87" w:rsidRPr="00347F87">
        <w:rPr>
          <w:sz w:val="20"/>
        </w:rPr>
        <w:t>[60], [61]</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347F87">
        <w:rPr>
          <w:color w:val="000000"/>
          <w:sz w:val="20"/>
          <w:szCs w:val="20"/>
        </w:rPr>
        <w:instrText xml:space="preserve"> ADDIN ZOTERO_ITEM CSL_CITATION {"citationID":"5JDly45I","properties":{"formattedCitation":"[62]","plainCitation":"[62]","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347F87" w:rsidRPr="00347F87">
        <w:rPr>
          <w:sz w:val="20"/>
        </w:rPr>
        <w:t>[62]</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4D09B9">
        <w:rPr>
          <w:color w:val="000000"/>
          <w:sz w:val="20"/>
          <w:szCs w:val="20"/>
        </w:rPr>
        <w:instrText xml:space="preserve"> ADDIN ZOTERO_ITEM CSL_CITATION {"citationID":"v09IklC1","properties":{"formattedCitation":"[48]","plainCitation":"[48]","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4D09B9" w:rsidRPr="004D09B9">
        <w:rPr>
          <w:sz w:val="20"/>
        </w:rPr>
        <w:t>[48]</w:t>
      </w:r>
      <w:r w:rsidR="004D09B9">
        <w:rPr>
          <w:color w:val="000000"/>
          <w:sz w:val="20"/>
          <w:szCs w:val="20"/>
        </w:rPr>
        <w:fldChar w:fldCharType="end"/>
      </w:r>
      <w:r w:rsidR="004D09B9" w:rsidRPr="004D09B9">
        <w:rPr>
          <w:color w:val="000000"/>
          <w:sz w:val="20"/>
          <w:szCs w:val="20"/>
        </w:rPr>
        <w:t>.</w:t>
      </w:r>
    </w:p>
    <w:p w14:paraId="6074A677" w14:textId="0D5A308B"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347F87">
        <w:rPr>
          <w:color w:val="000000"/>
          <w:sz w:val="20"/>
          <w:szCs w:val="20"/>
        </w:rPr>
        <w:instrText xml:space="preserve"> ADDIN ZOTERO_ITEM CSL_CITATION {"citationID":"gVVUg9TL","properties":{"formattedCitation":"[63]","plainCitation":"[63]","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347F87" w:rsidRPr="00347F87">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237771C3"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w:t>
      </w:r>
      <w:r w:rsidRPr="00375A61">
        <w:rPr>
          <w:color w:val="000000"/>
          <w:sz w:val="20"/>
          <w:szCs w:val="20"/>
        </w:rPr>
        <w:t>discrepancy between the binaural waveform and the total of the monaural responses</w:t>
      </w:r>
      <w:r w:rsidR="00857002">
        <w:rPr>
          <w:color w:val="000000"/>
          <w:sz w:val="20"/>
          <w:szCs w:val="20"/>
        </w:rPr>
        <w:fldChar w:fldCharType="begin"/>
      </w:r>
      <w:r w:rsidR="00347F87">
        <w:rPr>
          <w:color w:val="000000"/>
          <w:sz w:val="20"/>
          <w:szCs w:val="20"/>
        </w:rPr>
        <w:instrText xml:space="preserve"> ADDIN ZOTERO_ITEM CSL_CITATION {"citationID":"9W8IAGl6","properties":{"formattedCitation":"[64]","plainCitation":"[64]","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347F87" w:rsidRPr="00347F87">
        <w:rPr>
          <w:sz w:val="20"/>
        </w:rPr>
        <w:t>[64]</w:t>
      </w:r>
      <w:r w:rsidR="00857002">
        <w:rPr>
          <w:color w:val="000000"/>
          <w:sz w:val="20"/>
          <w:szCs w:val="20"/>
        </w:rPr>
        <w:fldChar w:fldCharType="end"/>
      </w:r>
      <w:r w:rsidRPr="00375A61">
        <w:rPr>
          <w:color w:val="000000"/>
          <w:sz w:val="20"/>
          <w:szCs w:val="20"/>
        </w:rPr>
        <w:t>.</w:t>
      </w:r>
    </w:p>
    <w:p w14:paraId="6AAB82FD" w14:textId="6F89EA5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347F87">
        <w:rPr>
          <w:color w:val="000000"/>
          <w:sz w:val="20"/>
          <w:szCs w:val="20"/>
        </w:rPr>
        <w:instrText xml:space="preserve"> ADDIN ZOTERO_ITEM CSL_CITATION {"citationID":"WSkLVgji","properties":{"formattedCitation":"[65]","plainCitation":"[65]","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347F87" w:rsidRPr="00347F87">
        <w:rPr>
          <w:sz w:val="20"/>
        </w:rPr>
        <w:t>[65]</w:t>
      </w:r>
      <w:r>
        <w:rPr>
          <w:color w:val="000000"/>
          <w:sz w:val="20"/>
          <w:szCs w:val="20"/>
        </w:rPr>
        <w:fldChar w:fldCharType="end"/>
      </w:r>
      <w:r w:rsidRPr="00857002">
        <w:rPr>
          <w:color w:val="000000"/>
          <w:sz w:val="20"/>
          <w:szCs w:val="20"/>
        </w:rPr>
        <w:t>.</w:t>
      </w:r>
    </w:p>
    <w:p w14:paraId="15980E19" w14:textId="3D3E41DB"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347F87">
        <w:rPr>
          <w:color w:val="000000"/>
          <w:sz w:val="20"/>
          <w:szCs w:val="20"/>
        </w:rPr>
        <w:instrText xml:space="preserve"> ADDIN ZOTERO_ITEM CSL_CITATION {"citationID":"3c1kCuAA","properties":{"formattedCitation":"[66]","plainCitation":"[66]","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347F87" w:rsidRPr="00347F87">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347F87">
        <w:rPr>
          <w:color w:val="000000"/>
          <w:sz w:val="20"/>
          <w:szCs w:val="20"/>
        </w:rPr>
        <w:instrText xml:space="preserve"> ADDIN ZOTERO_ITEM CSL_CITATION {"citationID":"m0DNjw9y","properties":{"formattedCitation":"[67]","plainCitation":"[67]","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347F87" w:rsidRPr="00347F87">
        <w:rPr>
          <w:sz w:val="20"/>
        </w:rPr>
        <w:t>[67]</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0718F47A"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347F87">
        <w:rPr>
          <w:color w:val="000000"/>
          <w:sz w:val="20"/>
          <w:szCs w:val="20"/>
        </w:rPr>
        <w:instrText xml:space="preserve"> ADDIN ZOTERO_ITEM CSL_CITATION {"citationID":"TU9eZk1K","properties":{"formattedCitation":"[68]","plainCitation":"[68]","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347F87" w:rsidRPr="00347F87">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347F87">
        <w:rPr>
          <w:color w:val="000000"/>
          <w:sz w:val="20"/>
          <w:szCs w:val="20"/>
        </w:rPr>
        <w:instrText xml:space="preserve"> ADDIN ZOTERO_ITEM CSL_CITATION {"citationID":"AbVr9fHj","properties":{"formattedCitation":"[69]","plainCitation":"[69]","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347F87" w:rsidRPr="00347F87">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77B06F5"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w:t>
      </w:r>
      <w:r w:rsidRPr="007B797F">
        <w:rPr>
          <w:color w:val="000000"/>
          <w:sz w:val="20"/>
          <w:szCs w:val="20"/>
        </w:rPr>
        <w:lastRenderedPageBreak/>
        <w:t>lengthens, and the response's amplitude declines at modulation speeds higher than 80 Hz</w:t>
      </w:r>
      <w:r>
        <w:rPr>
          <w:color w:val="000000"/>
          <w:sz w:val="20"/>
          <w:szCs w:val="20"/>
        </w:rPr>
        <w:fldChar w:fldCharType="begin"/>
      </w:r>
      <w:r w:rsidR="00347F87">
        <w:rPr>
          <w:color w:val="000000"/>
          <w:sz w:val="20"/>
          <w:szCs w:val="20"/>
        </w:rPr>
        <w:instrText xml:space="preserve"> ADDIN ZOTERO_ITEM CSL_CITATION {"citationID":"BEfVbOAN","properties":{"formattedCitation":"[70]","plainCitation":"[70]","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347F87" w:rsidRPr="00347F87">
        <w:rPr>
          <w:sz w:val="20"/>
        </w:rPr>
        <w:t>[70]</w:t>
      </w:r>
      <w:r>
        <w:rPr>
          <w:color w:val="000000"/>
          <w:sz w:val="20"/>
          <w:szCs w:val="20"/>
        </w:rPr>
        <w:fldChar w:fldCharType="end"/>
      </w:r>
      <w:r w:rsidRPr="007B797F">
        <w:rPr>
          <w:color w:val="000000"/>
          <w:sz w:val="20"/>
          <w:szCs w:val="20"/>
        </w:rPr>
        <w:t>.</w:t>
      </w:r>
    </w:p>
    <w:p w14:paraId="586D9249" w14:textId="68F000F5"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347F87">
        <w:rPr>
          <w:color w:val="000000"/>
          <w:sz w:val="20"/>
          <w:szCs w:val="20"/>
        </w:rPr>
        <w:instrText xml:space="preserve"> ADDIN ZOTERO_ITEM CSL_CITATION {"citationID":"9Mcv0t4T","properties":{"formattedCitation":"[71]","plainCitation":"[71]","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347F87" w:rsidRPr="00347F87">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7345149D"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Pr>
          <w:color w:val="000000"/>
          <w:sz w:val="20"/>
          <w:szCs w:val="20"/>
        </w:rPr>
        <w:instrText xml:space="preserve"> ADDIN ZOTERO_ITEM CSL_CITATION {"citationID":"Y4pk5kOc","properties":{"formattedCitation":"[72]","plainCitation":"[72]","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Pr="00347F87">
        <w:rPr>
          <w:sz w:val="20"/>
        </w:rPr>
        <w:t>[72]</w:t>
      </w:r>
      <w:r>
        <w:rPr>
          <w:color w:val="000000"/>
          <w:sz w:val="20"/>
          <w:szCs w:val="20"/>
        </w:rPr>
        <w:fldChar w:fldCharType="end"/>
      </w:r>
      <w:r w:rsidRPr="00347F87">
        <w:rPr>
          <w:color w:val="000000"/>
          <w:sz w:val="20"/>
          <w:szCs w:val="20"/>
        </w:rPr>
        <w:t>.</w:t>
      </w:r>
    </w:p>
    <w:p w14:paraId="3C34D19B" w14:textId="52E78A5A"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w:t>
      </w:r>
      <w:r w:rsidRPr="00544C3D">
        <w:rPr>
          <w:color w:val="000000"/>
          <w:sz w:val="20"/>
          <w:szCs w:val="20"/>
        </w:rPr>
        <w:t>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Pr>
          <w:color w:val="000000"/>
          <w:sz w:val="20"/>
          <w:szCs w:val="20"/>
        </w:rPr>
        <w:instrText xml:space="preserve"> ADDIN ZOTERO_ITEM CSL_CITATION {"citationID":"Gy1xAAfN","properties":{"formattedCitation":"[73], [74]","plainCitation":"[73], [74]","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Pr="00544C3D">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0E63BDF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Pr>
          <w:color w:val="000000"/>
          <w:sz w:val="20"/>
          <w:szCs w:val="20"/>
        </w:rPr>
        <w:instrText xml:space="preserve"> ADDIN ZOTERO_ITEM CSL_CITATION {"citationID":"FEQr97ia","properties":{"formattedCitation":"[75], [76]","plainCitation":"[75], [76]","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Pr="00544C3D">
        <w:rPr>
          <w:sz w:val="20"/>
        </w:rPr>
        <w:t>[75], [76]</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footerReference w:type="default" r:id="rId13"/>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0D0BBE4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0942A328"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sectPr w:rsidR="00312C27" w:rsidSect="008A40A4">
          <w:type w:val="continuous"/>
          <w:pgSz w:w="11520" w:h="15660"/>
          <w:pgMar w:top="720" w:right="720" w:bottom="720" w:left="720" w:header="360" w:footer="640" w:gutter="0"/>
          <w:cols w:space="720"/>
          <w:docGrid w:linePitch="326"/>
        </w:sectPr>
      </w:pPr>
    </w:p>
    <w:p w14:paraId="4D8575FF" w14:textId="77777777" w:rsidR="0069447B" w:rsidRDefault="0069447B" w:rsidP="0069447B">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 xml:space="preserve">with normal hearing to investigate </w:t>
      </w:r>
      <w:r w:rsidRPr="004D14A8">
        <w:rPr>
          <w:color w:val="000000"/>
          <w:sz w:val="20"/>
          <w:szCs w:val="20"/>
        </w:rPr>
        <w:t>physiological implications of the BMLD in humans</w:t>
      </w:r>
      <w:r>
        <w:rPr>
          <w:color w:val="000000"/>
          <w:sz w:val="20"/>
          <w:szCs w:val="20"/>
        </w:rPr>
        <w:fldChar w:fldCharType="begin"/>
      </w:r>
      <w:r>
        <w:rPr>
          <w:color w:val="000000"/>
          <w:sz w:val="20"/>
          <w:szCs w:val="20"/>
        </w:rPr>
        <w:instrText xml:space="preserve"> ADDIN ZOTERO_ITEM CSL_CITATION {"citationID":"JeFOJbSL","properties":{"formattedCitation":"[26], [43]","plainCitation":"[26], [43]","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Pr="004B2D3C">
        <w:rPr>
          <w:sz w:val="20"/>
        </w:rPr>
        <w:t>[26], [43]</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Pr>
          <w:color w:val="000000"/>
          <w:sz w:val="20"/>
          <w:szCs w:val="20"/>
        </w:rPr>
        <w:instrText xml:space="preserve"> ADDIN ZOTERO_ITEM CSL_CITATION {"citationID":"qV0C5s3P","properties":{"formattedCitation":"[44]","plainCitation":"[44]","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Pr="004B2D3C">
        <w:rPr>
          <w:sz w:val="20"/>
        </w:rPr>
        <w:t>[44]</w:t>
      </w:r>
      <w:r>
        <w:rPr>
          <w:color w:val="000000"/>
          <w:sz w:val="20"/>
          <w:szCs w:val="20"/>
        </w:rPr>
        <w:fldChar w:fldCharType="end"/>
      </w:r>
      <w:r>
        <w:rPr>
          <w:color w:val="000000"/>
          <w:sz w:val="20"/>
          <w:szCs w:val="20"/>
        </w:rPr>
        <w:t>.</w:t>
      </w:r>
    </w:p>
    <w:p w14:paraId="4A8E4BDD"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lastRenderedPageBreak/>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Pr>
          <w:color w:val="000000"/>
          <w:sz w:val="20"/>
          <w:szCs w:val="20"/>
        </w:rPr>
        <w:instrText xml:space="preserve"> ADDIN ZOTERO_ITEM CSL_CITATION {"citationID":"M2f9XLEh","properties":{"formattedCitation":"[45]","plainCitation":"[45]","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Pr="004B2D3C">
        <w:rPr>
          <w:sz w:val="20"/>
        </w:rPr>
        <w:t>[45]</w:t>
      </w:r>
      <w:r>
        <w:rPr>
          <w:color w:val="000000"/>
          <w:sz w:val="20"/>
          <w:szCs w:val="20"/>
        </w:rPr>
        <w:fldChar w:fldCharType="end"/>
      </w:r>
      <w:r w:rsidRPr="00000EF7">
        <w:rPr>
          <w:color w:val="000000"/>
          <w:sz w:val="20"/>
          <w:szCs w:val="20"/>
        </w:rPr>
        <w:t>.</w:t>
      </w:r>
    </w:p>
    <w:p w14:paraId="50013207"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Pr>
          <w:color w:val="000000"/>
          <w:sz w:val="20"/>
          <w:szCs w:val="20"/>
        </w:rPr>
        <w:instrText xml:space="preserve"> ADDIN ZOTERO_ITEM CSL_CITATION {"citationID":"smWzecra","properties":{"formattedCitation":"[46]","plainCitation":"[46]","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Pr="004B2D3C">
        <w:rPr>
          <w:sz w:val="20"/>
        </w:rPr>
        <w:t>[46]</w:t>
      </w:r>
      <w:r>
        <w:rPr>
          <w:color w:val="000000"/>
          <w:sz w:val="20"/>
          <w:szCs w:val="20"/>
        </w:rPr>
        <w:fldChar w:fldCharType="end"/>
      </w:r>
      <w:r w:rsidRPr="00327A05">
        <w:rPr>
          <w:color w:val="000000"/>
          <w:sz w:val="20"/>
          <w:szCs w:val="20"/>
        </w:rPr>
        <w:t>.</w:t>
      </w:r>
    </w:p>
    <w:p w14:paraId="58E92117" w14:textId="77777777"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Pr>
          <w:color w:val="000000"/>
          <w:sz w:val="20"/>
          <w:szCs w:val="20"/>
        </w:rPr>
        <w:instrText xml:space="preserve"> ADDIN ZOTERO_ITEM CSL_CITATION {"citationID":"acSv0FDl","properties":{"formattedCitation":"[43]","plainCitation":"[43]","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Pr="004B2D3C">
        <w:rPr>
          <w:sz w:val="20"/>
        </w:rPr>
        <w:t>[43]</w:t>
      </w:r>
      <w:r>
        <w:rPr>
          <w:color w:val="000000"/>
          <w:sz w:val="20"/>
          <w:szCs w:val="20"/>
        </w:rPr>
        <w:fldChar w:fldCharType="end"/>
      </w:r>
      <w:r w:rsidRPr="00911AEE">
        <w:rPr>
          <w:color w:val="000000"/>
          <w:sz w:val="20"/>
          <w:szCs w:val="20"/>
        </w:rPr>
        <w:t>.</w:t>
      </w:r>
    </w:p>
    <w:p w14:paraId="02A75470"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Pr>
          <w:color w:val="000000"/>
          <w:sz w:val="20"/>
          <w:szCs w:val="20"/>
        </w:rPr>
        <w:instrText xml:space="preserve"> ADDIN ZOTERO_ITEM CSL_CITATION {"citationID":"8iOgrzva","properties":{"formattedCitation":"[47]","plainCitation":"[47]","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Pr="004B2D3C">
        <w:rPr>
          <w:sz w:val="20"/>
        </w:rPr>
        <w:t>[47]</w:t>
      </w:r>
      <w:r>
        <w:rPr>
          <w:color w:val="000000"/>
          <w:sz w:val="20"/>
          <w:szCs w:val="20"/>
        </w:rPr>
        <w:fldChar w:fldCharType="end"/>
      </w:r>
      <w:r w:rsidRPr="00911AEE">
        <w:rPr>
          <w:color w:val="000000"/>
          <w:sz w:val="20"/>
          <w:szCs w:val="20"/>
        </w:rPr>
        <w:t>.</w:t>
      </w:r>
    </w:p>
    <w:p w14:paraId="685F016F"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Pr>
          <w:color w:val="000000"/>
          <w:sz w:val="20"/>
          <w:szCs w:val="20"/>
        </w:rPr>
        <w:instrText xml:space="preserve"> ADDIN ZOTERO_ITEM CSL_CITATION {"citationID":"DZM3GMqw","properties":{"formattedCitation":"[48]","plainCitation":"[48]","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Pr="004B2D3C">
        <w:rPr>
          <w:sz w:val="20"/>
        </w:rPr>
        <w:t>[48]</w:t>
      </w:r>
      <w:r>
        <w:rPr>
          <w:color w:val="000000"/>
          <w:sz w:val="20"/>
          <w:szCs w:val="20"/>
        </w:rPr>
        <w:fldChar w:fldCharType="end"/>
      </w:r>
      <w:r w:rsidRPr="009B60CC">
        <w:rPr>
          <w:color w:val="000000"/>
          <w:sz w:val="20"/>
          <w:szCs w:val="20"/>
        </w:rPr>
        <w:t>.</w:t>
      </w:r>
    </w:p>
    <w:p w14:paraId="1FC6FABC"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 It was established that Cortical ASSR evoked with a modulation frequency of 7 Hz or 13 Hz has higher BMLD</w:t>
      </w:r>
      <w:r>
        <w:rPr>
          <w:color w:val="000000"/>
          <w:sz w:val="20"/>
          <w:szCs w:val="20"/>
        </w:rPr>
        <w:fldChar w:fldCharType="begin"/>
      </w:r>
      <w:r>
        <w:rPr>
          <w:color w:val="000000"/>
          <w:sz w:val="20"/>
          <w:szCs w:val="20"/>
        </w:rPr>
        <w:instrText xml:space="preserve"> ADDIN ZOTERO_ITEM CSL_CITATION {"citationID":"e6TWcu4e","properties":{"formattedCitation":"[49]","plainCitation":"[49]","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Pr="004B2D3C">
        <w:rPr>
          <w:sz w:val="20"/>
        </w:rPr>
        <w:t>[49]</w:t>
      </w:r>
      <w:r>
        <w:rPr>
          <w:color w:val="000000"/>
          <w:sz w:val="20"/>
          <w:szCs w:val="20"/>
        </w:rPr>
        <w:fldChar w:fldCharType="end"/>
      </w:r>
      <w:r>
        <w:rPr>
          <w:color w:val="000000"/>
          <w:sz w:val="20"/>
          <w:szCs w:val="20"/>
        </w:rPr>
        <w:t xml:space="preserve">. </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bookmarkStart w:id="0" w:name="_GoBack"/>
      <w:bookmarkEnd w:id="0"/>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10D74873" w14:textId="77777777" w:rsidR="00544C3D" w:rsidRDefault="0083582A" w:rsidP="00544C3D">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544C3D">
        <w:t>[1]</w:t>
      </w:r>
      <w:r w:rsidR="00544C3D">
        <w:tab/>
        <w:t xml:space="preserve">F. R. Lin, R. Thorpe, S. Gordon-Salant, and L. Ferrucci, “Hearing loss prevalence and risk factors among older adults in the United States,” </w:t>
      </w:r>
      <w:r w:rsidR="00544C3D">
        <w:rPr>
          <w:i/>
          <w:iCs/>
        </w:rPr>
        <w:t>J. Gerontol. Ser. Biomed. Sci. Med. Sci.</w:t>
      </w:r>
      <w:r w:rsidR="00544C3D">
        <w:t>, vol. 66, no. 5, pp. 582–590, 2011.</w:t>
      </w:r>
    </w:p>
    <w:p w14:paraId="2E030D5D" w14:textId="77777777" w:rsidR="00544C3D" w:rsidRDefault="00544C3D" w:rsidP="00544C3D">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46247B5B" w14:textId="77777777" w:rsidR="00544C3D" w:rsidRDefault="00544C3D" w:rsidP="00544C3D">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009D3258" w14:textId="77777777" w:rsidR="00544C3D" w:rsidRDefault="00544C3D" w:rsidP="00544C3D">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29A11D1B" w14:textId="77777777" w:rsidR="00544C3D" w:rsidRDefault="00544C3D" w:rsidP="00544C3D">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24E6650F" w14:textId="77777777" w:rsidR="00544C3D" w:rsidRDefault="00544C3D" w:rsidP="00544C3D">
      <w:pPr>
        <w:pStyle w:val="Bibliography"/>
        <w:ind w:left="0" w:hanging="2"/>
      </w:pPr>
      <w:r>
        <w:t>[6]</w:t>
      </w:r>
      <w:r>
        <w:tab/>
        <w:t xml:space="preserve">P. Avan, F. Giraudet, and B. Büki, “Importance of binaural hearing,” </w:t>
      </w:r>
      <w:r>
        <w:rPr>
          <w:i/>
          <w:iCs/>
        </w:rPr>
        <w:t>Audiol. Neurotol.</w:t>
      </w:r>
      <w:r>
        <w:t>, vol. 20, no. Suppl. 1, pp. 3–6, 2015.</w:t>
      </w:r>
    </w:p>
    <w:p w14:paraId="35BFC408" w14:textId="77777777" w:rsidR="00544C3D" w:rsidRDefault="00544C3D" w:rsidP="00544C3D">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18D0455B" w14:textId="3D61623B" w:rsidR="00544C3D" w:rsidRDefault="00544C3D" w:rsidP="00544C3D">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09017925" w14:textId="77777777" w:rsidR="00544C3D" w:rsidRDefault="00544C3D" w:rsidP="00544C3D">
      <w:pPr>
        <w:pStyle w:val="Bibliography"/>
        <w:ind w:left="0" w:hanging="2"/>
      </w:pPr>
      <w:r>
        <w:t>[9]</w:t>
      </w:r>
      <w:r>
        <w:tab/>
        <w:t xml:space="preserve">Lord Rayleigh, “XII. On our perception of sound direction,” </w:t>
      </w:r>
      <w:r>
        <w:rPr>
          <w:i/>
          <w:iCs/>
        </w:rPr>
        <w:t>Lond. Edinb. Dublin Philos. Mag. J. Sci.</w:t>
      </w:r>
      <w:r>
        <w:t>, vol. 13, no. 74, pp. 214–232, 1907.</w:t>
      </w:r>
    </w:p>
    <w:p w14:paraId="1891460D" w14:textId="77777777" w:rsidR="00544C3D" w:rsidRDefault="00544C3D" w:rsidP="00544C3D">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183930C0" w14:textId="77777777" w:rsidR="00544C3D" w:rsidRDefault="00544C3D" w:rsidP="00544C3D">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650FE8ED" w14:textId="77777777" w:rsidR="00544C3D" w:rsidRDefault="00544C3D" w:rsidP="00544C3D">
      <w:pPr>
        <w:pStyle w:val="Bibliography"/>
        <w:ind w:left="0" w:hanging="2"/>
      </w:pPr>
      <w:r>
        <w:t>[12]</w:t>
      </w:r>
      <w:r>
        <w:tab/>
        <w:t xml:space="preserve">A. W. Mills, “On the Minimum Audible Angle,” </w:t>
      </w:r>
      <w:r>
        <w:rPr>
          <w:i/>
          <w:iCs/>
        </w:rPr>
        <w:t>J. Acoust. Soc. Am.</w:t>
      </w:r>
      <w:r>
        <w:t>, vol. 30, no. 4, pp. 237–246, Apr. 1958, doi: 10.1121/1.1909553.</w:t>
      </w:r>
    </w:p>
    <w:p w14:paraId="2E67A843" w14:textId="77777777" w:rsidR="00544C3D" w:rsidRDefault="00544C3D" w:rsidP="00544C3D">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59AED5D9" w14:textId="77777777" w:rsidR="00544C3D" w:rsidRDefault="00544C3D" w:rsidP="00544C3D">
      <w:pPr>
        <w:pStyle w:val="Bibliography"/>
        <w:ind w:left="0" w:hanging="2"/>
      </w:pPr>
      <w:r>
        <w:lastRenderedPageBreak/>
        <w:t>[14]</w:t>
      </w:r>
      <w:r>
        <w:tab/>
        <w:t>G. C. Stecker and F. Gallun, “Binaural Hearing, Sound Localization, and Spatial Hearing,” 2012.</w:t>
      </w:r>
    </w:p>
    <w:p w14:paraId="234ED8ED" w14:textId="77777777" w:rsidR="00544C3D" w:rsidRDefault="00544C3D" w:rsidP="00544C3D">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22E4AF93" w14:textId="77777777" w:rsidR="00544C3D" w:rsidRDefault="00544C3D" w:rsidP="00544C3D">
      <w:pPr>
        <w:pStyle w:val="Bibliography"/>
        <w:ind w:left="0" w:hanging="2"/>
      </w:pPr>
      <w:r>
        <w:t>[16]</w:t>
      </w:r>
      <w:r>
        <w:tab/>
        <w:t>“Directional Hearing Capacity in Hearing Disorders: Acta Oto-Laryngologica: Vol 48, No 5-6.” https://www.tandfonline.com/doi/abs/10.3109/00016485709126908 (accessed Sep. 12, 2022).</w:t>
      </w:r>
    </w:p>
    <w:p w14:paraId="3A306C13" w14:textId="77777777" w:rsidR="00544C3D" w:rsidRDefault="00544C3D" w:rsidP="00544C3D">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6EAEEE4A" w14:textId="77777777" w:rsidR="00544C3D" w:rsidRDefault="00544C3D" w:rsidP="00544C3D">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47F88179" w14:textId="77777777" w:rsidR="00544C3D" w:rsidRDefault="00544C3D" w:rsidP="00544C3D">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38BCAB6" w14:textId="77777777" w:rsidR="00544C3D" w:rsidRDefault="00544C3D" w:rsidP="00544C3D">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44EC7418" w14:textId="77777777" w:rsidR="00544C3D" w:rsidRDefault="00544C3D" w:rsidP="00544C3D">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3E2E9D9A" w14:textId="77777777" w:rsidR="00544C3D" w:rsidRDefault="00544C3D" w:rsidP="00544C3D">
      <w:pPr>
        <w:pStyle w:val="Bibliography"/>
        <w:ind w:left="0" w:hanging="2"/>
      </w:pPr>
      <w:r>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1D60F178" w14:textId="77777777" w:rsidR="00544C3D" w:rsidRDefault="00544C3D" w:rsidP="00544C3D">
      <w:pPr>
        <w:pStyle w:val="Bibliography"/>
        <w:ind w:left="0" w:hanging="2"/>
      </w:pPr>
      <w:r>
        <w:t>[23]</w:t>
      </w:r>
      <w:r>
        <w:tab/>
        <w:t xml:space="preserve">T. L. Arbogast, C. R. Mason, and G. Kidd, “The effect of spatial separation on </w:t>
      </w:r>
      <w:r>
        <w:t xml:space="preserve">informational masking of speech in normal-hearing and hearing-impaired listeners,” </w:t>
      </w:r>
      <w:r>
        <w:rPr>
          <w:i/>
          <w:iCs/>
        </w:rPr>
        <w:t>J. Acoust. Soc. Am.</w:t>
      </w:r>
      <w:r>
        <w:t>, vol. 117, no. 4 Pt 1, pp. 2169–2180, Apr. 2005, doi: 10.1121/1.1861598.</w:t>
      </w:r>
    </w:p>
    <w:p w14:paraId="2B1C37E0" w14:textId="77777777" w:rsidR="00544C3D" w:rsidRDefault="00544C3D" w:rsidP="00544C3D">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74985773" w14:textId="77777777" w:rsidR="00544C3D" w:rsidRDefault="00544C3D" w:rsidP="00544C3D">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135FD722" w14:textId="77777777" w:rsidR="00544C3D" w:rsidRDefault="00544C3D" w:rsidP="00544C3D">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5ECCECAC" w14:textId="77777777" w:rsidR="00544C3D" w:rsidRDefault="00544C3D" w:rsidP="00544C3D">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76A05A99" w14:textId="77777777" w:rsidR="00544C3D" w:rsidRDefault="00544C3D" w:rsidP="00544C3D">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00C090CE" w14:textId="77777777" w:rsidR="00544C3D" w:rsidRDefault="00544C3D" w:rsidP="00544C3D">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67FCDA1" w14:textId="77777777" w:rsidR="00544C3D" w:rsidRDefault="00544C3D" w:rsidP="00544C3D">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20008C6F" w14:textId="77777777" w:rsidR="00544C3D" w:rsidRDefault="00544C3D" w:rsidP="00544C3D">
      <w:pPr>
        <w:pStyle w:val="Bibliography"/>
        <w:ind w:left="0" w:hanging="2"/>
      </w:pPr>
      <w:r>
        <w:t>[31]</w:t>
      </w:r>
      <w:r>
        <w:tab/>
        <w:t xml:space="preserve">“Effect of Peripheral Hearing Loss on the Masking Level Difference | JAMA Otolaryngology–Head &amp; Neck Surgery | JAMA Network.” </w:t>
      </w:r>
      <w:r>
        <w:lastRenderedPageBreak/>
        <w:t>https://jamanetwork.com/journals/jamaotolaryngology/article-abstract/611438 (accessed Sep. 18, 2022).</w:t>
      </w:r>
    </w:p>
    <w:p w14:paraId="50182F67" w14:textId="77777777" w:rsidR="00544C3D" w:rsidRDefault="00544C3D" w:rsidP="00544C3D">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4ADF5B48" w14:textId="77777777" w:rsidR="00544C3D" w:rsidRDefault="00544C3D" w:rsidP="00544C3D">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75BDC354" w14:textId="77777777" w:rsidR="00544C3D" w:rsidRDefault="00544C3D" w:rsidP="00544C3D">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0BFB561E" w14:textId="77777777" w:rsidR="00544C3D" w:rsidRDefault="00544C3D" w:rsidP="00544C3D">
      <w:pPr>
        <w:pStyle w:val="Bibliography"/>
        <w:ind w:left="0" w:hanging="2"/>
      </w:pPr>
      <w:r>
        <w:t>[35]</w:t>
      </w:r>
      <w:r>
        <w:tab/>
        <w:t xml:space="preserve">H. S. Colburn and N. I. Durlach, “Models of binaural interaction,” </w:t>
      </w:r>
      <w:r>
        <w:rPr>
          <w:i/>
          <w:iCs/>
        </w:rPr>
        <w:t>Handb. Percept.</w:t>
      </w:r>
      <w:r>
        <w:t>, vol. 4, pp. 467–518, 1978.</w:t>
      </w:r>
    </w:p>
    <w:p w14:paraId="44238641" w14:textId="77777777" w:rsidR="00544C3D" w:rsidRDefault="00544C3D" w:rsidP="00544C3D">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21E23EC9" w14:textId="77777777" w:rsidR="00544C3D" w:rsidRDefault="00544C3D" w:rsidP="00544C3D">
      <w:pPr>
        <w:pStyle w:val="Bibliography"/>
        <w:ind w:left="0" w:hanging="2"/>
      </w:pPr>
      <w:r>
        <w:t>[37]</w:t>
      </w:r>
      <w:r>
        <w:tab/>
        <w:t xml:space="preserve">L. J. Hood, “Physiology of Binaural Hearing,” </w:t>
      </w:r>
      <w:r>
        <w:rPr>
          <w:i/>
          <w:iCs/>
        </w:rPr>
        <w:t>Semin. Hear.</w:t>
      </w:r>
      <w:r>
        <w:t>, vol. 18, no. 4, pp. 313–320, Nov. 1997, doi: 10.1055/s-0028-1083034.</w:t>
      </w:r>
    </w:p>
    <w:p w14:paraId="7F8F7052" w14:textId="77777777" w:rsidR="00544C3D" w:rsidRDefault="00544C3D" w:rsidP="00544C3D">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3CD4E8AF" w14:textId="77777777" w:rsidR="00544C3D" w:rsidRDefault="00544C3D" w:rsidP="00544C3D">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4EEF54D2" w14:textId="77777777" w:rsidR="00544C3D" w:rsidRDefault="00544C3D" w:rsidP="00544C3D">
      <w:pPr>
        <w:pStyle w:val="Bibliography"/>
        <w:ind w:left="0" w:hanging="2"/>
      </w:pPr>
      <w:r>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4E95CE8F" w14:textId="77777777" w:rsidR="00544C3D" w:rsidRDefault="00544C3D" w:rsidP="00544C3D">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64222EB8" w14:textId="77777777" w:rsidR="00544C3D" w:rsidRDefault="00544C3D" w:rsidP="00544C3D">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0E6742D5" w14:textId="77777777" w:rsidR="00544C3D" w:rsidRDefault="00544C3D" w:rsidP="00544C3D">
      <w:pPr>
        <w:pStyle w:val="Bibliography"/>
        <w:ind w:left="0" w:hanging="2"/>
      </w:pPr>
      <w:r>
        <w:t>[43]</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2A7B8DC4" w14:textId="77777777" w:rsidR="00544C3D" w:rsidRDefault="00544C3D" w:rsidP="00544C3D">
      <w:pPr>
        <w:pStyle w:val="Bibliography"/>
        <w:ind w:left="0" w:hanging="2"/>
      </w:pPr>
      <w:r>
        <w:t>[44]</w:t>
      </w:r>
      <w:r>
        <w:tab/>
        <w:t>“Head Size as a Basis of Gender Difference in the Latency of the Brainstem Auditory-Evoked Response: Audiology: Vol 29, No 2.” https://www.tandfonline.com/doi/abs/10.3109/00206099009081652 (accessed Sep. 17, 2022).</w:t>
      </w:r>
    </w:p>
    <w:p w14:paraId="60FA6E5E" w14:textId="77777777" w:rsidR="00544C3D" w:rsidRDefault="00544C3D" w:rsidP="00544C3D">
      <w:pPr>
        <w:pStyle w:val="Bibliography"/>
        <w:ind w:left="0" w:hanging="2"/>
      </w:pPr>
      <w:r>
        <w:t>[45]</w:t>
      </w:r>
      <w:r>
        <w:tab/>
        <w:t xml:space="preserve">C. G. Fowler and C. Mikami, “Phase effects on the middle and late auditory evoked potentials,” </w:t>
      </w:r>
      <w:r>
        <w:rPr>
          <w:i/>
          <w:iCs/>
        </w:rPr>
        <w:t>J.-Am. Acad. Audiol.</w:t>
      </w:r>
      <w:r>
        <w:t>, vol. 7, pp. 23–30, 1996.</w:t>
      </w:r>
    </w:p>
    <w:p w14:paraId="02690802" w14:textId="77777777" w:rsidR="00544C3D" w:rsidRDefault="00544C3D" w:rsidP="00544C3D">
      <w:pPr>
        <w:pStyle w:val="Bibliography"/>
        <w:ind w:left="0" w:hanging="2"/>
      </w:pPr>
      <w:r>
        <w:t>[46]</w:t>
      </w:r>
      <w:r>
        <w:tab/>
        <w:t xml:space="preserve">D. Noffsinger, C. Martinez, and A. Schaefer, “Auditory brainstem responses and masking level differences from persons with brainstem lesion.,” </w:t>
      </w:r>
      <w:r>
        <w:rPr>
          <w:i/>
          <w:iCs/>
        </w:rPr>
        <w:t>Scand. Audiol. Suppl.</w:t>
      </w:r>
      <w:r>
        <w:t>, vol. 15, pp. 81–93, 1982.</w:t>
      </w:r>
    </w:p>
    <w:p w14:paraId="1264F1DF" w14:textId="77777777" w:rsidR="00544C3D" w:rsidRDefault="00544C3D" w:rsidP="00544C3D">
      <w:pPr>
        <w:pStyle w:val="Bibliography"/>
        <w:ind w:left="0" w:hanging="2"/>
      </w:pPr>
      <w:r>
        <w:t>[47]</w:t>
      </w:r>
      <w:r>
        <w:tab/>
        <w:t xml:space="preserve">A. C. Eddins, E. J. Ozmeral, and D. A. Eddins, “How aging impacts the encoding of binaural cues and the perception of auditory space,” </w:t>
      </w:r>
      <w:r>
        <w:rPr>
          <w:i/>
          <w:iCs/>
        </w:rPr>
        <w:t>Hear. Res.</w:t>
      </w:r>
      <w:r>
        <w:t>, vol. 369, pp. 79–89, 2018.</w:t>
      </w:r>
    </w:p>
    <w:p w14:paraId="459FB3E2" w14:textId="77777777" w:rsidR="00544C3D" w:rsidRDefault="00544C3D" w:rsidP="00544C3D">
      <w:pPr>
        <w:pStyle w:val="Bibliography"/>
        <w:ind w:left="0" w:hanging="2"/>
      </w:pPr>
      <w:r>
        <w:t>[48]</w:t>
      </w:r>
      <w:r>
        <w:tab/>
        <w:t xml:space="preserve">J. R. Wilson and A. Krishnan, “Human Frequency-Following Responses to Binaural Masking Level Difference Stimuli,” </w:t>
      </w:r>
      <w:r>
        <w:rPr>
          <w:i/>
          <w:iCs/>
        </w:rPr>
        <w:t>J. Am. Acad. Audiol.</w:t>
      </w:r>
      <w:r>
        <w:t>, vol. 16, no. 3, pp. 184–195, Mar. 2005, doi: 10.3766/jaaa.16.3.6.</w:t>
      </w:r>
    </w:p>
    <w:p w14:paraId="1AC4B49A" w14:textId="77777777" w:rsidR="00544C3D" w:rsidRDefault="00544C3D" w:rsidP="00544C3D">
      <w:pPr>
        <w:pStyle w:val="Bibliography"/>
        <w:ind w:left="0" w:hanging="2"/>
      </w:pPr>
      <w:r>
        <w:t>[49]</w:t>
      </w:r>
      <w:r>
        <w:tab/>
        <w:t xml:space="preserve">W. Y. S. Wong and D. R. Stapells, “Brain Stem and Cortical Mechanisms Underlying the Binaural Masking Level Difference in Humans: An Auditory Steady-State Response Study.” </w:t>
      </w:r>
    </w:p>
    <w:p w14:paraId="07514713" w14:textId="77777777" w:rsidR="00544C3D" w:rsidRDefault="00544C3D" w:rsidP="00544C3D">
      <w:pPr>
        <w:pStyle w:val="Bibliography"/>
        <w:ind w:left="0" w:hanging="2"/>
      </w:pPr>
      <w:r>
        <w:t>[50]</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5420502F" w14:textId="77777777" w:rsidR="00544C3D" w:rsidRDefault="00544C3D" w:rsidP="00544C3D">
      <w:pPr>
        <w:pStyle w:val="Bibliography"/>
        <w:ind w:left="0" w:hanging="2"/>
      </w:pPr>
      <w:r>
        <w:lastRenderedPageBreak/>
        <w:t>[51]</w:t>
      </w:r>
      <w:r>
        <w:tab/>
        <w:t>A. P. Bradley and W. J. Wilson, “Automated analysis of the auditory brainstem response,” presented at the Proceedings of the 2004 Intelligent Sensors, Sensor Networks and Information Processing Conference, 2004., 2004, pp. 541–545.</w:t>
      </w:r>
    </w:p>
    <w:p w14:paraId="76B10253" w14:textId="77777777" w:rsidR="00544C3D" w:rsidRDefault="00544C3D" w:rsidP="00544C3D">
      <w:pPr>
        <w:pStyle w:val="Bibliography"/>
        <w:ind w:left="0" w:hanging="2"/>
      </w:pPr>
      <w:r>
        <w:t>[52]</w:t>
      </w:r>
      <w:r>
        <w:tab/>
        <w:t xml:space="preserve">M. Rushaidin, S.-H. Salleh, T. T. Swee, J. Najeb, and A. Arooj, “Wave V detection using instantaneous energy of auditory brainstem response signal,” </w:t>
      </w:r>
      <w:r>
        <w:rPr>
          <w:i/>
          <w:iCs/>
        </w:rPr>
        <w:t>Am. J. Appl. Sci.</w:t>
      </w:r>
      <w:r>
        <w:t>, vol. 6, no. 9, p. 1669, 2009.</w:t>
      </w:r>
    </w:p>
    <w:p w14:paraId="7FB30F87" w14:textId="77777777" w:rsidR="00544C3D" w:rsidRDefault="00544C3D" w:rsidP="00544C3D">
      <w:pPr>
        <w:pStyle w:val="Bibliography"/>
        <w:ind w:left="0" w:hanging="2"/>
      </w:pPr>
      <w:r>
        <w:t>[53]</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1367A51B" w14:textId="77777777" w:rsidR="00544C3D" w:rsidRDefault="00544C3D" w:rsidP="00544C3D">
      <w:pPr>
        <w:pStyle w:val="Bibliography"/>
        <w:ind w:left="0" w:hanging="2"/>
      </w:pPr>
      <w:r>
        <w:t>[54]</w:t>
      </w:r>
      <w:r>
        <w:tab/>
        <w:t xml:space="preserve">W. Woodworth, S. Reisman, and A. B. Fontaine, “The Detection of Auditory Evoked Responses Using a Matched Filter,” </w:t>
      </w:r>
      <w:r>
        <w:rPr>
          <w:i/>
          <w:iCs/>
        </w:rPr>
        <w:t>IEEE Trans. Biomed. Eng.</w:t>
      </w:r>
      <w:r>
        <w:t>, vol. BME-30, no. 7, pp. 369–376, Jul. 1983, doi: 10.1109/TBME.1983.325036.</w:t>
      </w:r>
    </w:p>
    <w:p w14:paraId="0A35C86A" w14:textId="77777777" w:rsidR="00544C3D" w:rsidRDefault="00544C3D" w:rsidP="00544C3D">
      <w:pPr>
        <w:pStyle w:val="Bibliography"/>
        <w:ind w:left="0" w:hanging="2"/>
      </w:pPr>
      <w:r>
        <w:t>[55]</w:t>
      </w:r>
      <w:r>
        <w:tab/>
        <w:t xml:space="preserve">J. Tian, M. Juhola, and T. Grönfors, “Latency estimation of auditory brainstem response by neural networks,” </w:t>
      </w:r>
      <w:r>
        <w:rPr>
          <w:i/>
          <w:iCs/>
        </w:rPr>
        <w:t>Artif. Intell. Med.</w:t>
      </w:r>
      <w:r>
        <w:t>, vol. 10, no. 2, pp. 115–128, Jun. 1997, doi: 10.1016/S0933-3657(97)00389-8.</w:t>
      </w:r>
    </w:p>
    <w:p w14:paraId="4C56488C" w14:textId="77777777" w:rsidR="00544C3D" w:rsidRDefault="00544C3D" w:rsidP="00544C3D">
      <w:pPr>
        <w:pStyle w:val="Bibliography"/>
        <w:ind w:left="0" w:hanging="2"/>
      </w:pPr>
      <w:r>
        <w:t>[56]</w:t>
      </w:r>
      <w:r>
        <w:tab/>
        <w:t>D. Alpsan and O. Ozdamar, “Brainstem auditory evoked potential classification by backpropagation networks,” presented at the [Proceedings] 1991 IEEE International Joint Conference on Neural Networks, 1991, pp. 1266–1271.</w:t>
      </w:r>
    </w:p>
    <w:p w14:paraId="252A0BFC" w14:textId="77777777" w:rsidR="00544C3D" w:rsidRDefault="00544C3D" w:rsidP="00544C3D">
      <w:pPr>
        <w:pStyle w:val="Bibliography"/>
        <w:ind w:left="0" w:hanging="2"/>
      </w:pPr>
      <w:r>
        <w:t>[57]</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91A9651" w14:textId="77777777" w:rsidR="00544C3D" w:rsidRDefault="00544C3D" w:rsidP="00544C3D">
      <w:pPr>
        <w:pStyle w:val="Bibliography"/>
        <w:ind w:left="0" w:hanging="2"/>
      </w:pPr>
      <w:r>
        <w:t>[58]</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6C057E1C" w14:textId="77777777" w:rsidR="00544C3D" w:rsidRDefault="00544C3D" w:rsidP="00544C3D">
      <w:pPr>
        <w:pStyle w:val="Bibliography"/>
        <w:ind w:left="0" w:hanging="2"/>
      </w:pPr>
      <w:r>
        <w:t>[59]</w:t>
      </w:r>
      <w:r>
        <w:tab/>
        <w:t xml:space="preserve">T. Picton, “Hearing in Time: Evoked Potential Studies of Temporal Processing,” </w:t>
      </w:r>
      <w:r>
        <w:rPr>
          <w:i/>
          <w:iCs/>
        </w:rPr>
        <w:t>Ear Hear.</w:t>
      </w:r>
      <w:r>
        <w:t>, vol. 34, no. 4, pp. 385–401, Jul. 2013, doi: 10.1097/AUD.0b013e31827ada02.</w:t>
      </w:r>
    </w:p>
    <w:p w14:paraId="29C3EC76" w14:textId="77777777" w:rsidR="00544C3D" w:rsidRDefault="00544C3D" w:rsidP="00544C3D">
      <w:pPr>
        <w:pStyle w:val="Bibliography"/>
        <w:ind w:left="0" w:hanging="2"/>
      </w:pPr>
      <w:r>
        <w:t>[60]</w:t>
      </w:r>
      <w:r>
        <w:tab/>
        <w:t xml:space="preserve">R. Snyder and C. Schreiner, “The auditory neurophonic: basic properties,” </w:t>
      </w:r>
      <w:r>
        <w:rPr>
          <w:i/>
          <w:iCs/>
        </w:rPr>
        <w:t>Hear. Res.</w:t>
      </w:r>
      <w:r>
        <w:t>, vol. 15, no. 3, pp. 261–280, 1984.</w:t>
      </w:r>
    </w:p>
    <w:p w14:paraId="5C53411C" w14:textId="77777777" w:rsidR="00544C3D" w:rsidRDefault="00544C3D" w:rsidP="00544C3D">
      <w:pPr>
        <w:pStyle w:val="Bibliography"/>
        <w:ind w:left="0" w:hanging="2"/>
      </w:pPr>
      <w:r>
        <w:t>[61]</w:t>
      </w:r>
      <w:r>
        <w:tab/>
        <w:t xml:space="preserve">F. H. Veld, P. Osterhammel, and K. Terkildsen, “Frequency following auditory brain stem responses in man,” </w:t>
      </w:r>
      <w:r>
        <w:rPr>
          <w:i/>
          <w:iCs/>
        </w:rPr>
        <w:t>Scand. Audiol.</w:t>
      </w:r>
      <w:r>
        <w:t>, vol. 6, no. 1, pp. 27–34, 1977.</w:t>
      </w:r>
    </w:p>
    <w:p w14:paraId="00F5ABA3" w14:textId="77777777" w:rsidR="00544C3D" w:rsidRDefault="00544C3D" w:rsidP="00544C3D">
      <w:pPr>
        <w:pStyle w:val="Bibliography"/>
        <w:ind w:left="0" w:hanging="2"/>
      </w:pPr>
      <w:r>
        <w:t>[62]</w:t>
      </w:r>
      <w:r>
        <w:tab/>
        <w:t xml:space="preserve">A. Krishnan, “Human frequency following response,” </w:t>
      </w:r>
      <w:r>
        <w:rPr>
          <w:i/>
          <w:iCs/>
        </w:rPr>
        <w:t>Audit. Evoked Potentials Basic Princ. Clin. Appl.</w:t>
      </w:r>
      <w:r>
        <w:t>, pp. 313–335, 2007.</w:t>
      </w:r>
    </w:p>
    <w:p w14:paraId="6BC6453C" w14:textId="77777777" w:rsidR="00544C3D" w:rsidRDefault="00544C3D" w:rsidP="00544C3D">
      <w:pPr>
        <w:pStyle w:val="Bibliography"/>
        <w:ind w:left="0" w:hanging="2"/>
      </w:pPr>
      <w:r>
        <w:t>[63]</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305AF168" w14:textId="77777777" w:rsidR="00544C3D" w:rsidRDefault="00544C3D" w:rsidP="00544C3D">
      <w:pPr>
        <w:pStyle w:val="Bibliography"/>
        <w:ind w:left="0" w:hanging="2"/>
      </w:pPr>
      <w:r>
        <w:t>[64]</w:t>
      </w:r>
      <w:r>
        <w:tab/>
        <w:t xml:space="preserve">Ra. Dobie and S. Norton, “Binaural interaction in human auditory evoked potentials,” </w:t>
      </w:r>
      <w:r>
        <w:rPr>
          <w:i/>
          <w:iCs/>
        </w:rPr>
        <w:t>Electroencephalogr. Clin. Neurophysiol.</w:t>
      </w:r>
      <w:r>
        <w:t>, vol. 49, no. 3–4, pp. 303–313, 1980.</w:t>
      </w:r>
    </w:p>
    <w:p w14:paraId="2BEBE34C" w14:textId="77777777" w:rsidR="00544C3D" w:rsidRDefault="00544C3D" w:rsidP="00544C3D">
      <w:pPr>
        <w:pStyle w:val="Bibliography"/>
        <w:ind w:left="0" w:hanging="2"/>
      </w:pPr>
      <w:r>
        <w:t>[65]</w:t>
      </w:r>
      <w:r>
        <w:tab/>
        <w:t xml:space="preserve">B. Ross, S. A. Hillyard, and T. W. Picton, “Temporal dynamics of selective attention during dichotic listening,” </w:t>
      </w:r>
      <w:r>
        <w:rPr>
          <w:i/>
          <w:iCs/>
        </w:rPr>
        <w:t>Cereb. Cortex</w:t>
      </w:r>
      <w:r>
        <w:t>, vol. 20, no. 6, pp. 1360–1371, 2010.</w:t>
      </w:r>
    </w:p>
    <w:p w14:paraId="137B9D26" w14:textId="77777777" w:rsidR="00544C3D" w:rsidRDefault="00544C3D" w:rsidP="00544C3D">
      <w:pPr>
        <w:pStyle w:val="Bibliography"/>
        <w:ind w:left="0" w:hanging="2"/>
      </w:pPr>
      <w:r>
        <w:t>[66]</w:t>
      </w:r>
      <w:r>
        <w:tab/>
        <w:t xml:space="preserve">D. W. Purcell, S. M. John, B. A. Schneider, and T. W. Picton, “Human temporal auditory acuity as assessed by envelope following responses,” </w:t>
      </w:r>
      <w:r>
        <w:rPr>
          <w:i/>
          <w:iCs/>
        </w:rPr>
        <w:t>J. Acoust. Soc. Am.</w:t>
      </w:r>
      <w:r>
        <w:t>, vol. 116, no. 6, pp. 3581–3593, 2004.</w:t>
      </w:r>
    </w:p>
    <w:p w14:paraId="084879AC" w14:textId="77777777" w:rsidR="00544C3D" w:rsidRDefault="00544C3D" w:rsidP="00544C3D">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5F707E2B" w14:textId="77777777" w:rsidR="00544C3D" w:rsidRDefault="00544C3D" w:rsidP="00544C3D">
      <w:pPr>
        <w:pStyle w:val="Bibliography"/>
        <w:ind w:left="0" w:hanging="2"/>
      </w:pPr>
      <w:r>
        <w:t>[68]</w:t>
      </w:r>
      <w:r>
        <w:tab/>
        <w:t xml:space="preserve">B. Ross, B. Schneider, J. S. Snyder, and C. Alain, “Biological markers of auditory gap detection in young, middle-aged, and older adults,” </w:t>
      </w:r>
      <w:r>
        <w:rPr>
          <w:i/>
          <w:iCs/>
        </w:rPr>
        <w:t>PLoS One</w:t>
      </w:r>
      <w:r>
        <w:t>, vol. 5, no. 4, p. e10101, 2010.</w:t>
      </w:r>
    </w:p>
    <w:p w14:paraId="79A52AC8" w14:textId="77777777" w:rsidR="00544C3D" w:rsidRDefault="00544C3D" w:rsidP="00544C3D">
      <w:pPr>
        <w:pStyle w:val="Bibliography"/>
        <w:ind w:left="0" w:hanging="2"/>
      </w:pPr>
      <w:r>
        <w:t>[69]</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506741D4" w14:textId="77777777" w:rsidR="00544C3D" w:rsidRDefault="00544C3D" w:rsidP="00544C3D">
      <w:pPr>
        <w:pStyle w:val="Bibliography"/>
        <w:ind w:left="0" w:hanging="2"/>
      </w:pPr>
      <w:r>
        <w:t>[70]</w:t>
      </w:r>
      <w:r>
        <w:tab/>
        <w:t xml:space="preserve">C. G. Clinard, K. L. Tremblay, and A. R. Krishnan, “Aging alters the perception and </w:t>
      </w:r>
      <w:r>
        <w:lastRenderedPageBreak/>
        <w:t xml:space="preserve">physiological representation of frequency: evidence from human frequency-following response recordings,” </w:t>
      </w:r>
      <w:r>
        <w:rPr>
          <w:i/>
          <w:iCs/>
        </w:rPr>
        <w:t>Hear. Res.</w:t>
      </w:r>
      <w:r>
        <w:t>, vol. 264, no. 1–2, pp. 48–55, 2010.</w:t>
      </w:r>
    </w:p>
    <w:p w14:paraId="24552F92" w14:textId="77777777" w:rsidR="00544C3D" w:rsidRDefault="00544C3D" w:rsidP="00544C3D">
      <w:pPr>
        <w:pStyle w:val="Bibliography"/>
        <w:ind w:left="0" w:hanging="2"/>
      </w:pPr>
      <w:r>
        <w:t>[71]</w:t>
      </w:r>
      <w:r>
        <w:tab/>
        <w:t xml:space="preserve">M. Basu, A. Krishnan, and C. Weber‐Fox, “Brainstem correlates of temporal auditory processing in children with specific language impairment,” </w:t>
      </w:r>
      <w:r>
        <w:rPr>
          <w:i/>
          <w:iCs/>
        </w:rPr>
        <w:t>Dev. Sci.</w:t>
      </w:r>
      <w:r>
        <w:t>, vol. 13, no. 1, pp. 77–91, 2010.</w:t>
      </w:r>
    </w:p>
    <w:p w14:paraId="730EA770" w14:textId="77777777" w:rsidR="00544C3D" w:rsidRDefault="00544C3D" w:rsidP="00544C3D">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143A64C2" w14:textId="77777777" w:rsidR="00544C3D" w:rsidRDefault="00544C3D" w:rsidP="00544C3D">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1F381DB3" w14:textId="77777777" w:rsidR="00544C3D" w:rsidRDefault="00544C3D" w:rsidP="00544C3D">
      <w:pPr>
        <w:pStyle w:val="Bibliography"/>
        <w:ind w:left="0" w:hanging="2"/>
      </w:pPr>
      <w:r>
        <w:t>[74]</w:t>
      </w:r>
      <w:r>
        <w:tab/>
        <w:t xml:space="preserve">M. J. Taylor and T. Baldeweg, “Application of EEG, ERP and intracranial recordings to the investigation of cognitive functions in children,” </w:t>
      </w:r>
      <w:r>
        <w:rPr>
          <w:i/>
          <w:iCs/>
        </w:rPr>
        <w:t>Dev. Sci.</w:t>
      </w:r>
      <w:r>
        <w:t>, vol. 5, no. 3, pp. 318–334, 2002.</w:t>
      </w:r>
    </w:p>
    <w:p w14:paraId="46D830D9" w14:textId="77777777" w:rsidR="00544C3D" w:rsidRDefault="00544C3D" w:rsidP="00544C3D">
      <w:pPr>
        <w:pStyle w:val="Bibliography"/>
        <w:ind w:left="0" w:hanging="2"/>
      </w:pPr>
      <w:r>
        <w:t>[75]</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6ED6BFFC" w14:textId="77777777" w:rsidR="00544C3D" w:rsidRDefault="00544C3D" w:rsidP="00544C3D">
      <w:pPr>
        <w:pStyle w:val="Bibliography"/>
        <w:ind w:left="0" w:hanging="2"/>
      </w:pPr>
      <w:r>
        <w:t>[76]</w:t>
      </w:r>
      <w:r>
        <w:tab/>
        <w:t xml:space="preserve">M. Gomot, M.-H. Giard, S. Roux, C. Barthélémy, and N. Bruneau, “Maturation of frontal and temporal components of mismatch negativity (MMN) in children,” </w:t>
      </w:r>
      <w:r>
        <w:rPr>
          <w:i/>
          <w:iCs/>
        </w:rPr>
        <w:t>Neuroreport</w:t>
      </w:r>
      <w:r>
        <w:t>, vol. 11, no. 14, pp. 3109–3112, 2000.</w:t>
      </w:r>
    </w:p>
    <w:p w14:paraId="28CE833B" w14:textId="3F900781"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type w:val="continuous"/>
      <w:pgSz w:w="11520" w:h="15660"/>
      <w:pgMar w:top="1300" w:right="740" w:bottom="1040" w:left="740" w:header="360" w:footer="640" w:gutter="0"/>
      <w:cols w:num="2" w:space="720" w:equalWidth="0">
        <w:col w:w="4820" w:space="400"/>
        <w:col w:w="48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F2C1B" w14:textId="77777777" w:rsidR="005346BA" w:rsidRDefault="005346BA">
      <w:pPr>
        <w:spacing w:line="240" w:lineRule="auto"/>
        <w:ind w:left="0" w:hanging="2"/>
      </w:pPr>
      <w:r>
        <w:separator/>
      </w:r>
    </w:p>
  </w:endnote>
  <w:endnote w:type="continuationSeparator" w:id="0">
    <w:p w14:paraId="0EFA9258" w14:textId="77777777" w:rsidR="005346BA" w:rsidRDefault="005346B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D00067" w:rsidRDefault="00D00067">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D00067" w:rsidRDefault="00D00067">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E15106" w14:textId="77777777" w:rsidR="005346BA" w:rsidRDefault="005346BA">
      <w:pPr>
        <w:spacing w:line="240" w:lineRule="auto"/>
        <w:ind w:left="0" w:hanging="2"/>
      </w:pPr>
      <w:r>
        <w:separator/>
      </w:r>
    </w:p>
  </w:footnote>
  <w:footnote w:type="continuationSeparator" w:id="0">
    <w:p w14:paraId="11E8FA03" w14:textId="77777777" w:rsidR="005346BA" w:rsidRDefault="005346B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D00067" w:rsidRDefault="00D00067">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7555"/>
    <w:rsid w:val="000F7439"/>
    <w:rsid w:val="000F7C67"/>
    <w:rsid w:val="001465DE"/>
    <w:rsid w:val="001648BB"/>
    <w:rsid w:val="001B3979"/>
    <w:rsid w:val="001C5E40"/>
    <w:rsid w:val="0020075C"/>
    <w:rsid w:val="002149A5"/>
    <w:rsid w:val="00222F82"/>
    <w:rsid w:val="0023124D"/>
    <w:rsid w:val="0023131B"/>
    <w:rsid w:val="00275197"/>
    <w:rsid w:val="00280FC9"/>
    <w:rsid w:val="00285254"/>
    <w:rsid w:val="00291083"/>
    <w:rsid w:val="0029639A"/>
    <w:rsid w:val="002A0C68"/>
    <w:rsid w:val="002B2748"/>
    <w:rsid w:val="002B583E"/>
    <w:rsid w:val="002C0675"/>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D547E"/>
    <w:rsid w:val="003F0BCF"/>
    <w:rsid w:val="003F3FCF"/>
    <w:rsid w:val="003F7DBD"/>
    <w:rsid w:val="004064A2"/>
    <w:rsid w:val="00434D0C"/>
    <w:rsid w:val="00436D1E"/>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D4917"/>
    <w:rsid w:val="00605E74"/>
    <w:rsid w:val="006245D2"/>
    <w:rsid w:val="0066775E"/>
    <w:rsid w:val="00681766"/>
    <w:rsid w:val="0069447B"/>
    <w:rsid w:val="006A1B4C"/>
    <w:rsid w:val="006A65C3"/>
    <w:rsid w:val="006B1878"/>
    <w:rsid w:val="006C15CA"/>
    <w:rsid w:val="006E0F57"/>
    <w:rsid w:val="006E2CD4"/>
    <w:rsid w:val="006E501A"/>
    <w:rsid w:val="006E51F4"/>
    <w:rsid w:val="006F4027"/>
    <w:rsid w:val="00706DB6"/>
    <w:rsid w:val="0072349C"/>
    <w:rsid w:val="0073704E"/>
    <w:rsid w:val="00740E41"/>
    <w:rsid w:val="00745EFD"/>
    <w:rsid w:val="0074680E"/>
    <w:rsid w:val="007470DB"/>
    <w:rsid w:val="007526B2"/>
    <w:rsid w:val="00783EFB"/>
    <w:rsid w:val="007878B3"/>
    <w:rsid w:val="00791FFE"/>
    <w:rsid w:val="007B797F"/>
    <w:rsid w:val="007F001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7216"/>
    <w:rsid w:val="00AB3FAF"/>
    <w:rsid w:val="00AE3921"/>
    <w:rsid w:val="00AF051E"/>
    <w:rsid w:val="00AF142D"/>
    <w:rsid w:val="00AF4E87"/>
    <w:rsid w:val="00B024D2"/>
    <w:rsid w:val="00B03CAE"/>
    <w:rsid w:val="00B1414D"/>
    <w:rsid w:val="00B20FFE"/>
    <w:rsid w:val="00B21894"/>
    <w:rsid w:val="00B24280"/>
    <w:rsid w:val="00B31F5B"/>
    <w:rsid w:val="00B86CE9"/>
    <w:rsid w:val="00B90A7F"/>
    <w:rsid w:val="00B9357A"/>
    <w:rsid w:val="00BA224D"/>
    <w:rsid w:val="00BA42F8"/>
    <w:rsid w:val="00BB45DE"/>
    <w:rsid w:val="00BB51CD"/>
    <w:rsid w:val="00BB7861"/>
    <w:rsid w:val="00BB7EF8"/>
    <w:rsid w:val="00BC409E"/>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52491"/>
    <w:rsid w:val="00E5640C"/>
    <w:rsid w:val="00E5699E"/>
    <w:rsid w:val="00E62116"/>
    <w:rsid w:val="00E759F7"/>
    <w:rsid w:val="00E95396"/>
    <w:rsid w:val="00E956D1"/>
    <w:rsid w:val="00E96124"/>
    <w:rsid w:val="00E96D43"/>
    <w:rsid w:val="00EA2374"/>
    <w:rsid w:val="00EA4A3C"/>
    <w:rsid w:val="00EA75A6"/>
    <w:rsid w:val="00EF354A"/>
    <w:rsid w:val="00EF46EC"/>
    <w:rsid w:val="00EF6C18"/>
    <w:rsid w:val="00F100F5"/>
    <w:rsid w:val="00F1664A"/>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367599D-9BCA-4AA5-B3E6-8C147CFE0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4</Pages>
  <Words>23987</Words>
  <Characters>136726</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Workstation</cp:lastModifiedBy>
  <cp:revision>3</cp:revision>
  <dcterms:created xsi:type="dcterms:W3CDTF">2022-11-08T18:38:00Z</dcterms:created>
  <dcterms:modified xsi:type="dcterms:W3CDTF">2022-11-08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flWrJq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